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929E2" w:rsidRPr="00951A34" w:rsidRDefault="005929E2" w:rsidP="00951A34">
      <w:pPr>
        <w:pStyle w:val="Heading1"/>
        <w:jc w:val="center"/>
        <w:rPr>
          <w:rFonts w:ascii="Times New Roman" w:hAnsi="Times New Roman" w:cs="Times New Roman"/>
          <w:lang w:val="en-US"/>
        </w:rPr>
      </w:pPr>
      <w:bookmarkStart w:id="0" w:name="_Toc73898392"/>
      <w:r w:rsidRPr="0018446D">
        <w:rPr>
          <w:rFonts w:ascii="Times New Roman" w:hAnsi="Times New Roman" w:cs="Times New Roman"/>
        </w:rPr>
        <w:t>DAFTAR PUSTAKA</w:t>
      </w:r>
      <w:bookmarkEnd w:id="0"/>
    </w:p>
    <w:p w:rsidR="005929E2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18446D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18446D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18446D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Achir, Y. A. (1995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Peranan Kelarga Dalam Pembetukan Kepribadian Anak</w:t>
      </w:r>
      <w:r w:rsidRPr="0018446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92F3D" w:rsidRPr="00192F3D" w:rsidRDefault="00192F3D" w:rsidP="00192F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disusilo, Sutarjo. (2013). </w:t>
      </w:r>
      <w:r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Pembelajaran Nilai Karakter Konstruksi dan VCT sebagai inovasi pendekatan pembelajaran afektif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Jakarta : PT.Rajagrafindo Persada.</w:t>
      </w:r>
    </w:p>
    <w:p w:rsidR="004F404D" w:rsidRPr="004F404D" w:rsidRDefault="004F404D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Aditya, S.Dkk. (2020) "</w:t>
      </w:r>
      <w:r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oronavirus Disease 2019: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Tinjauan Literatur Terkini. 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Ananda, R. (2017). Implementasi Nilai-nilai Moral dan Agama pada Anak Usia Dini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Jurnal Obsesi : Jurnal Pendidikan Anak Usia Dini</w:t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8446D">
        <w:rPr>
          <w:rFonts w:ascii="Times New Roman" w:hAnsi="Times New Roman" w:cs="Times New Roman"/>
          <w:noProof/>
          <w:sz w:val="24"/>
          <w:szCs w:val="24"/>
        </w:rPr>
        <w:t>(1), 19. https://doi.org/10.31004/obsesi.v1i1.28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Dr.Yuliani Nurani Sujiono, M. P. (2013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konsep dasar pendidikan anak usia dini</w:t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 (ke-7). PT.INDEKS PERMATA PURI MEDIA.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Ir,M Ibnu Abdul,H,S. (2004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Cara Nabi Mendidik Anak</w:t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 (ke-1). PT.Al-I’tishom Cahaya Umat.</w:t>
      </w:r>
    </w:p>
    <w:p w:rsidR="004F404D" w:rsidRPr="004F404D" w:rsidRDefault="005929E2" w:rsidP="004F40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Jurusan, D., Iain, P., Lpm, K., &amp; Pontianak, I. (2015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INTERNALISASI NILAI-NILAI MORAL AGAMA PADA ANAK USIA DINI</w:t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18446D">
        <w:rPr>
          <w:rFonts w:ascii="Times New Roman" w:hAnsi="Times New Roman" w:cs="Times New Roman"/>
          <w:noProof/>
          <w:sz w:val="24"/>
          <w:szCs w:val="24"/>
        </w:rPr>
        <w:t>, 17–35.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kementrian pendidikan dan kebudayaan. (2014a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Pendidikan dan kebudayaan Nomor 137 Tahun 2014, Standar Pendidikan Anak Usia Dini</w:t>
      </w:r>
      <w:r w:rsidRPr="0018446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kementrian pendidikan dan kebudayaan. (2014b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Pendidikan dan kebudayaan Republik Indonesia, Nomor137 Tahun 2014, Standar Isi Tentang Tingkat Pencapaian Perkembang Anak</w:t>
      </w:r>
      <w:r w:rsidRPr="0018446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kementrian pendidikan dan kebudayaan. (2015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Pendidikan dan kebudayaan Republik Indonesia, Nomor 146 Tahun 2014, Tentang Kurikulum 2013 Pendidikan Anak Usia dini</w:t>
      </w:r>
      <w:r w:rsidRPr="0018446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Kurniati, E., Nur Alfaeni, D. K., &amp; Andriani, F. (2020). Analisis Peran Orang Tua dalam Mendampingi Anak di Masa Pandemi Covid-19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Jurnal Obsesi : Jurnal Pendidikan Anak Usia Dini</w:t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8446D">
        <w:rPr>
          <w:rFonts w:ascii="Times New Roman" w:hAnsi="Times New Roman" w:cs="Times New Roman"/>
          <w:noProof/>
          <w:sz w:val="24"/>
          <w:szCs w:val="24"/>
        </w:rPr>
        <w:t>(1), 241. https://doi.org/10.31004/obsesi.v5i1.541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Nurjanah, S. (2018). Perkembangan Nilai Agama Dan Moral (Sttpa Tercapai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Paramurobi: Jurnal Pendidikan Agama Islam</w:t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8446D">
        <w:rPr>
          <w:rFonts w:ascii="Times New Roman" w:hAnsi="Times New Roman" w:cs="Times New Roman"/>
          <w:noProof/>
          <w:sz w:val="24"/>
          <w:szCs w:val="24"/>
        </w:rPr>
        <w:t>(1), 43–59. https://doi.org/10.32699/paramurobi.v1i1.177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Prof.Dr.Sugiyono. (2017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 (ke-26). Alfabeta.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Sukoharjo, U. B. (2020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Implementasi Pendidikan Karakter Berbasis TIK dalam Pembelajaran PPKn Bagi Siswa SMP Negeri 1 Boyolali tahun Pelajaran 2019-2020</w:t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september 2019</w:t>
      </w:r>
      <w:r w:rsidRPr="0018446D">
        <w:rPr>
          <w:rFonts w:ascii="Times New Roman" w:hAnsi="Times New Roman" w:cs="Times New Roman"/>
          <w:noProof/>
          <w:sz w:val="24"/>
          <w:szCs w:val="24"/>
        </w:rPr>
        <w:t>, 689–703.</w:t>
      </w:r>
    </w:p>
    <w:p w:rsidR="005929E2" w:rsidRPr="0018446D" w:rsidRDefault="005929E2" w:rsidP="005929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Wajib, K., Dasar, T., Television, S., Internet, J., &amp; Point, P. P. (2017)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LSE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(Elementary School Education Journal): Jurnal Pendidikan dan Pembelajaran Sekolah Dasar</w:t>
      </w:r>
      <w:r w:rsidRPr="0018446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446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8446D">
        <w:rPr>
          <w:rFonts w:ascii="Times New Roman" w:hAnsi="Times New Roman" w:cs="Times New Roman"/>
          <w:noProof/>
          <w:sz w:val="24"/>
          <w:szCs w:val="24"/>
        </w:rPr>
        <w:t>, 28–37.</w:t>
      </w:r>
    </w:p>
    <w:p w:rsidR="00F654A5" w:rsidRPr="0018446D" w:rsidRDefault="005929E2" w:rsidP="00F654A5">
      <w:pPr>
        <w:rPr>
          <w:rFonts w:ascii="Times New Roman" w:eastAsia="Book Antiqua" w:hAnsi="Times New Roman" w:cs="Times New Roman"/>
          <w:sz w:val="24"/>
          <w:szCs w:val="24"/>
          <w:lang w:eastAsia="id-ID"/>
        </w:rPr>
      </w:pPr>
      <w:r w:rsidRPr="0018446D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6B19C8" w:rsidRPr="0018446D">
        <w:rPr>
          <w:rFonts w:ascii="Times New Roman" w:eastAsia="Book Antiqua" w:hAnsi="Times New Roman" w:cs="Times New Roman"/>
          <w:sz w:val="24"/>
          <w:szCs w:val="24"/>
          <w:lang w:eastAsia="id-ID"/>
        </w:rPr>
        <w:t>Refti,J., (2018), Peran Guru Dal</w:t>
      </w:r>
      <w:bookmarkStart w:id="1" w:name="_GoBack"/>
      <w:bookmarkEnd w:id="1"/>
      <w:r w:rsidR="006B19C8" w:rsidRPr="0018446D">
        <w:rPr>
          <w:rFonts w:ascii="Times New Roman" w:eastAsia="Book Antiqua" w:hAnsi="Times New Roman" w:cs="Times New Roman"/>
          <w:sz w:val="24"/>
          <w:szCs w:val="24"/>
          <w:lang w:eastAsia="id-ID"/>
        </w:rPr>
        <w:t>am Menanamkan</w:t>
      </w:r>
      <w:r w:rsidR="00F654A5" w:rsidRPr="0018446D">
        <w:rPr>
          <w:rFonts w:ascii="Times New Roman" w:eastAsia="Book Antiqua" w:hAnsi="Times New Roman" w:cs="Times New Roman"/>
          <w:sz w:val="24"/>
          <w:szCs w:val="24"/>
          <w:lang w:eastAsia="id-ID"/>
        </w:rPr>
        <w:t xml:space="preserve"> Nilai-Nilai Moral Agama Kepada   </w:t>
      </w:r>
    </w:p>
    <w:p w:rsidR="00F654A5" w:rsidRPr="0018446D" w:rsidRDefault="006B19C8" w:rsidP="00F654A5">
      <w:pPr>
        <w:ind w:firstLine="720"/>
        <w:rPr>
          <w:rFonts w:ascii="Times New Roman" w:eastAsia="Book Antiqua" w:hAnsi="Times New Roman" w:cs="Times New Roman"/>
          <w:sz w:val="24"/>
          <w:szCs w:val="24"/>
          <w:lang w:eastAsia="id-ID"/>
        </w:rPr>
      </w:pPr>
      <w:r w:rsidRPr="0018446D">
        <w:rPr>
          <w:rFonts w:ascii="Times New Roman" w:eastAsia="Book Antiqua" w:hAnsi="Times New Roman" w:cs="Times New Roman"/>
          <w:sz w:val="24"/>
          <w:szCs w:val="24"/>
          <w:lang w:eastAsia="id-ID"/>
        </w:rPr>
        <w:t>Anak Usia 3-4 Tahun Melalui Metode Ce</w:t>
      </w:r>
      <w:r w:rsidR="005929E2" w:rsidRPr="0018446D">
        <w:rPr>
          <w:rFonts w:ascii="Times New Roman" w:eastAsia="Book Antiqua" w:hAnsi="Times New Roman" w:cs="Times New Roman"/>
          <w:sz w:val="24"/>
          <w:szCs w:val="24"/>
          <w:lang w:eastAsia="id-ID"/>
        </w:rPr>
        <w:t>rita Islami di RA Plus JA-ALHAQ</w:t>
      </w:r>
    </w:p>
    <w:p w:rsidR="00F654A5" w:rsidRPr="0018446D" w:rsidRDefault="006B19C8" w:rsidP="00F654A5">
      <w:pPr>
        <w:ind w:firstLine="720"/>
        <w:rPr>
          <w:rFonts w:ascii="Times New Roman" w:eastAsia="Book Antiqua" w:hAnsi="Times New Roman" w:cs="Times New Roman"/>
          <w:i/>
          <w:sz w:val="24"/>
          <w:szCs w:val="24"/>
          <w:lang w:eastAsia="id-ID"/>
        </w:rPr>
      </w:pPr>
      <w:r w:rsidRPr="0018446D">
        <w:rPr>
          <w:rFonts w:ascii="Times New Roman" w:eastAsia="Book Antiqua" w:hAnsi="Times New Roman" w:cs="Times New Roman"/>
          <w:sz w:val="24"/>
          <w:szCs w:val="24"/>
          <w:lang w:eastAsia="id-ID"/>
        </w:rPr>
        <w:t xml:space="preserve">Kota Bengkulu, </w:t>
      </w:r>
      <w:r w:rsidRPr="0018446D">
        <w:rPr>
          <w:rFonts w:ascii="Times New Roman" w:eastAsia="Book Antiqua" w:hAnsi="Times New Roman" w:cs="Times New Roman"/>
          <w:b/>
          <w:i/>
          <w:sz w:val="24"/>
          <w:szCs w:val="24"/>
          <w:lang w:eastAsia="id-ID"/>
        </w:rPr>
        <w:t>SKRIPSI</w:t>
      </w:r>
      <w:r w:rsidRPr="0018446D">
        <w:rPr>
          <w:rFonts w:ascii="Times New Roman" w:eastAsia="Book Antiqua" w:hAnsi="Times New Roman" w:cs="Times New Roman"/>
          <w:i/>
          <w:sz w:val="24"/>
          <w:szCs w:val="24"/>
          <w:lang w:eastAsia="id-ID"/>
        </w:rPr>
        <w:t>.</w:t>
      </w:r>
    </w:p>
    <w:p w:rsidR="00703E18" w:rsidRPr="0018446D" w:rsidRDefault="006B19C8" w:rsidP="00F654A5">
      <w:pPr>
        <w:ind w:firstLine="720"/>
        <w:rPr>
          <w:rFonts w:ascii="Times New Roman" w:eastAsia="Book Antiqua" w:hAnsi="Times New Roman" w:cs="Times New Roman"/>
          <w:sz w:val="24"/>
          <w:szCs w:val="24"/>
          <w:lang w:eastAsia="id-ID"/>
        </w:rPr>
      </w:pPr>
      <w:r w:rsidRPr="0018446D">
        <w:rPr>
          <w:rFonts w:ascii="Times New Roman" w:eastAsia="Book Antiqua" w:hAnsi="Times New Roman" w:cs="Times New Roman"/>
          <w:sz w:val="24"/>
          <w:szCs w:val="24"/>
          <w:lang w:eastAsia="id-ID"/>
        </w:rPr>
        <w:t>(</w:t>
      </w:r>
      <w:hyperlink r:id="rId9" w:history="1">
        <w:r w:rsidRPr="0018446D">
          <w:rPr>
            <w:rStyle w:val="Hyperlink"/>
            <w:rFonts w:ascii="Times New Roman" w:eastAsia="Book Antiqua" w:hAnsi="Times New Roman" w:cs="Times New Roman"/>
            <w:sz w:val="24"/>
            <w:szCs w:val="24"/>
            <w:lang w:eastAsia="id-ID"/>
          </w:rPr>
          <w:t>http://repository.iainbengkulu.ac.id/2842/1/FULL%20SKRIPSI/.pdf</w:t>
        </w:r>
      </w:hyperlink>
      <w:r w:rsidRPr="0018446D">
        <w:rPr>
          <w:rFonts w:ascii="Times New Roman" w:eastAsia="Book Antiqua" w:hAnsi="Times New Roman" w:cs="Times New Roman"/>
          <w:sz w:val="24"/>
          <w:szCs w:val="24"/>
          <w:lang w:eastAsia="id-ID"/>
        </w:rPr>
        <w:t xml:space="preserve">) </w:t>
      </w:r>
    </w:p>
    <w:p w:rsidR="00703E18" w:rsidRPr="0018446D" w:rsidRDefault="0091661E" w:rsidP="00F2303E">
      <w:pPr>
        <w:spacing w:line="360" w:lineRule="auto"/>
        <w:ind w:left="1560" w:hanging="1560"/>
        <w:rPr>
          <w:rFonts w:ascii="Times New Roman" w:eastAsia="Book Antiqua" w:hAnsi="Times New Roman" w:cs="Times New Roman"/>
          <w:b/>
          <w:i/>
          <w:sz w:val="24"/>
          <w:szCs w:val="24"/>
        </w:rPr>
      </w:pPr>
      <w:r w:rsidRPr="0018446D">
        <w:rPr>
          <w:rFonts w:ascii="Times New Roman" w:hAnsi="Times New Roman" w:cs="Times New Roman"/>
          <w:sz w:val="24"/>
          <w:szCs w:val="24"/>
        </w:rPr>
        <w:t xml:space="preserve">Sarman, PERAN ORANG TUA DALAM MENGASUH PERKEMBANGAN MORAL ANAK(study kasus  Keluarga Pedagang Kaki Lima Di Alun-Alun Purbalingga), </w:t>
      </w:r>
      <w:r w:rsidRPr="0018446D">
        <w:rPr>
          <w:rFonts w:ascii="Times New Roman" w:eastAsia="Book Antiqua" w:hAnsi="Times New Roman" w:cs="Times New Roman"/>
          <w:b/>
          <w:i/>
          <w:sz w:val="24"/>
          <w:szCs w:val="24"/>
        </w:rPr>
        <w:t>SKRIPSI.</w:t>
      </w:r>
    </w:p>
    <w:p w:rsidR="00AB1F8F" w:rsidRPr="0018446D" w:rsidRDefault="00AB1F8F" w:rsidP="006F58FC">
      <w:pPr>
        <w:tabs>
          <w:tab w:val="left" w:pos="858"/>
        </w:tabs>
        <w:spacing w:after="0" w:line="360" w:lineRule="auto"/>
        <w:ind w:left="1560" w:right="260" w:hanging="1560"/>
        <w:rPr>
          <w:rFonts w:ascii="Times New Roman" w:eastAsia="Times New Roman" w:hAnsi="Times New Roman" w:cs="Times New Roman"/>
          <w:sz w:val="24"/>
          <w:szCs w:val="24"/>
          <w:vertAlign w:val="superscript"/>
          <w:lang w:eastAsia="id-ID"/>
        </w:rPr>
      </w:pPr>
      <w:r w:rsidRPr="0018446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W. J.S. Poerdarminto, </w:t>
      </w:r>
      <w:r w:rsidRPr="0018446D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Kamus Umum Bahasa Indonesia,</w:t>
      </w:r>
      <w:r w:rsidRPr="0018446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Jakarta: Balai Pusta, 2007), hlm. 801</w:t>
      </w:r>
    </w:p>
    <w:p w:rsidR="000E429E" w:rsidRPr="000E429E" w:rsidRDefault="000E429E" w:rsidP="0034450C">
      <w:pPr>
        <w:pStyle w:val="Heading1"/>
        <w:rPr>
          <w:rFonts w:ascii="Times New Roman" w:eastAsia="Times New Roman" w:hAnsi="Times New Roman" w:cs="Times New Roman"/>
          <w:lang w:val="en-US"/>
        </w:rPr>
      </w:pPr>
    </w:p>
    <w:sectPr w:rsidR="000E429E" w:rsidRPr="000E429E" w:rsidSect="00A62E76">
      <w:headerReference w:type="default" r:id="rId10"/>
      <w:footerReference w:type="first" r:id="rId11"/>
      <w:pgSz w:w="11906" w:h="16838" w:code="9"/>
      <w:pgMar w:top="2268" w:right="1701" w:bottom="2268" w:left="1701" w:header="709" w:footer="709" w:gutter="0"/>
      <w:pgNumType w:start="84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E26AD" w:rsidRDefault="00CE26AD" w:rsidP="00495340">
      <w:pPr>
        <w:spacing w:after="0" w:line="240" w:lineRule="auto"/>
      </w:pPr>
      <w:r>
        <w:separator/>
      </w:r>
    </w:p>
  </w:endnote>
  <w:endnote w:type="continuationSeparator" w:id="0">
    <w:p w:rsidR="00CE26AD" w:rsidRDefault="00CE26AD" w:rsidP="004953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645698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8605E" w:rsidRDefault="00A62E76">
        <w:pPr>
          <w:pStyle w:val="Footer"/>
          <w:jc w:val="center"/>
        </w:pPr>
        <w:r>
          <w:rPr>
            <w:lang w:val="en-US"/>
          </w:rPr>
          <w:t>84</w:t>
        </w:r>
      </w:p>
    </w:sdtContent>
  </w:sdt>
  <w:p w:rsidR="0088605E" w:rsidRDefault="0088605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E26AD" w:rsidRDefault="00CE26AD" w:rsidP="00495340">
      <w:pPr>
        <w:spacing w:after="0" w:line="240" w:lineRule="auto"/>
      </w:pPr>
      <w:r>
        <w:separator/>
      </w:r>
    </w:p>
  </w:footnote>
  <w:footnote w:type="continuationSeparator" w:id="0">
    <w:p w:rsidR="00CE26AD" w:rsidRDefault="00CE26AD" w:rsidP="0049534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56866146"/>
      <w:docPartObj>
        <w:docPartGallery w:val="Page Numbers (Top of Page)"/>
        <w:docPartUnique/>
      </w:docPartObj>
    </w:sdtPr>
    <w:sdtEndPr>
      <w:rPr>
        <w:noProof/>
      </w:rPr>
    </w:sdtEndPr>
    <w:sdtContent>
      <w:p w:rsidR="0088605E" w:rsidRDefault="0088605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62E76">
          <w:rPr>
            <w:noProof/>
          </w:rPr>
          <w:t>85</w:t>
        </w:r>
        <w:r>
          <w:rPr>
            <w:noProof/>
          </w:rPr>
          <w:fldChar w:fldCharType="end"/>
        </w:r>
      </w:p>
    </w:sdtContent>
  </w:sdt>
  <w:p w:rsidR="0088605E" w:rsidRDefault="0088605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style="width:11.25pt;height:11.25pt" o:bullet="t">
        <v:imagedata r:id="rId1" o:title="mso5D6D"/>
      </v:shape>
    </w:pict>
  </w:numPicBullet>
  <w:abstractNum w:abstractNumId="0">
    <w:nsid w:val="03CD7980"/>
    <w:multiLevelType w:val="hybridMultilevel"/>
    <w:tmpl w:val="4A502BC8"/>
    <w:lvl w:ilvl="0" w:tplc="F04A111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">
    <w:nsid w:val="04BC3DCF"/>
    <w:multiLevelType w:val="hybridMultilevel"/>
    <w:tmpl w:val="6A74606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4CB0E0B"/>
    <w:multiLevelType w:val="hybridMultilevel"/>
    <w:tmpl w:val="9FA4008C"/>
    <w:lvl w:ilvl="0" w:tplc="186095AE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>
    <w:nsid w:val="07CF4706"/>
    <w:multiLevelType w:val="hybridMultilevel"/>
    <w:tmpl w:val="3678FB8C"/>
    <w:lvl w:ilvl="0" w:tplc="52A05B1C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">
    <w:nsid w:val="07DA67EC"/>
    <w:multiLevelType w:val="hybridMultilevel"/>
    <w:tmpl w:val="16E6D5E2"/>
    <w:lvl w:ilvl="0" w:tplc="6352A05A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8402C63"/>
    <w:multiLevelType w:val="multilevel"/>
    <w:tmpl w:val="FF86639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0A5E7180"/>
    <w:multiLevelType w:val="hybridMultilevel"/>
    <w:tmpl w:val="C5A6F3F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F887FD2"/>
    <w:multiLevelType w:val="hybridMultilevel"/>
    <w:tmpl w:val="3DA2BF02"/>
    <w:lvl w:ilvl="0" w:tplc="58CE33A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FCC35C1"/>
    <w:multiLevelType w:val="hybridMultilevel"/>
    <w:tmpl w:val="3D16E2A0"/>
    <w:lvl w:ilvl="0" w:tplc="857A32EE">
      <w:start w:val="1"/>
      <w:numFmt w:val="lowerLetter"/>
      <w:lvlText w:val="%1."/>
      <w:lvlJc w:val="left"/>
      <w:pPr>
        <w:ind w:left="13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60" w:hanging="360"/>
      </w:pPr>
    </w:lvl>
    <w:lvl w:ilvl="2" w:tplc="0409001B" w:tentative="1">
      <w:start w:val="1"/>
      <w:numFmt w:val="lowerRoman"/>
      <w:lvlText w:val="%3."/>
      <w:lvlJc w:val="right"/>
      <w:pPr>
        <w:ind w:left="2780" w:hanging="180"/>
      </w:pPr>
    </w:lvl>
    <w:lvl w:ilvl="3" w:tplc="0409000F" w:tentative="1">
      <w:start w:val="1"/>
      <w:numFmt w:val="decimal"/>
      <w:lvlText w:val="%4."/>
      <w:lvlJc w:val="left"/>
      <w:pPr>
        <w:ind w:left="3500" w:hanging="360"/>
      </w:pPr>
    </w:lvl>
    <w:lvl w:ilvl="4" w:tplc="04090019" w:tentative="1">
      <w:start w:val="1"/>
      <w:numFmt w:val="lowerLetter"/>
      <w:lvlText w:val="%5."/>
      <w:lvlJc w:val="left"/>
      <w:pPr>
        <w:ind w:left="4220" w:hanging="360"/>
      </w:pPr>
    </w:lvl>
    <w:lvl w:ilvl="5" w:tplc="0409001B" w:tentative="1">
      <w:start w:val="1"/>
      <w:numFmt w:val="lowerRoman"/>
      <w:lvlText w:val="%6."/>
      <w:lvlJc w:val="right"/>
      <w:pPr>
        <w:ind w:left="4940" w:hanging="180"/>
      </w:pPr>
    </w:lvl>
    <w:lvl w:ilvl="6" w:tplc="0409000F" w:tentative="1">
      <w:start w:val="1"/>
      <w:numFmt w:val="decimal"/>
      <w:lvlText w:val="%7."/>
      <w:lvlJc w:val="left"/>
      <w:pPr>
        <w:ind w:left="5660" w:hanging="360"/>
      </w:pPr>
    </w:lvl>
    <w:lvl w:ilvl="7" w:tplc="04090019" w:tentative="1">
      <w:start w:val="1"/>
      <w:numFmt w:val="lowerLetter"/>
      <w:lvlText w:val="%8."/>
      <w:lvlJc w:val="left"/>
      <w:pPr>
        <w:ind w:left="6380" w:hanging="360"/>
      </w:pPr>
    </w:lvl>
    <w:lvl w:ilvl="8" w:tplc="0409001B" w:tentative="1">
      <w:start w:val="1"/>
      <w:numFmt w:val="lowerRoman"/>
      <w:lvlText w:val="%9."/>
      <w:lvlJc w:val="right"/>
      <w:pPr>
        <w:ind w:left="7100" w:hanging="180"/>
      </w:pPr>
    </w:lvl>
  </w:abstractNum>
  <w:abstractNum w:abstractNumId="9">
    <w:nsid w:val="0FEA2FF9"/>
    <w:multiLevelType w:val="hybridMultilevel"/>
    <w:tmpl w:val="43F2122C"/>
    <w:lvl w:ilvl="0" w:tplc="70FCEE58">
      <w:start w:val="1"/>
      <w:numFmt w:val="lowerLetter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0">
    <w:nsid w:val="131A6DB5"/>
    <w:multiLevelType w:val="hybridMultilevel"/>
    <w:tmpl w:val="E418F43A"/>
    <w:lvl w:ilvl="0" w:tplc="04210017">
      <w:start w:val="1"/>
      <w:numFmt w:val="lowerLetter"/>
      <w:lvlText w:val="%1)"/>
      <w:lvlJc w:val="left"/>
      <w:pPr>
        <w:ind w:left="1004" w:hanging="360"/>
      </w:p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1">
    <w:nsid w:val="175D0B22"/>
    <w:multiLevelType w:val="hybridMultilevel"/>
    <w:tmpl w:val="8274226E"/>
    <w:lvl w:ilvl="0" w:tplc="B86A486A">
      <w:start w:val="1"/>
      <w:numFmt w:val="decimal"/>
      <w:lvlText w:val="%1."/>
      <w:lvlJc w:val="left"/>
      <w:pPr>
        <w:ind w:left="1293" w:hanging="4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53" w:hanging="360"/>
      </w:pPr>
    </w:lvl>
    <w:lvl w:ilvl="2" w:tplc="0409001B" w:tentative="1">
      <w:start w:val="1"/>
      <w:numFmt w:val="lowerRoman"/>
      <w:lvlText w:val="%3."/>
      <w:lvlJc w:val="right"/>
      <w:pPr>
        <w:ind w:left="2673" w:hanging="180"/>
      </w:pPr>
    </w:lvl>
    <w:lvl w:ilvl="3" w:tplc="0409000F" w:tentative="1">
      <w:start w:val="1"/>
      <w:numFmt w:val="decimal"/>
      <w:lvlText w:val="%4."/>
      <w:lvlJc w:val="left"/>
      <w:pPr>
        <w:ind w:left="3393" w:hanging="360"/>
      </w:pPr>
    </w:lvl>
    <w:lvl w:ilvl="4" w:tplc="04090019" w:tentative="1">
      <w:start w:val="1"/>
      <w:numFmt w:val="lowerLetter"/>
      <w:lvlText w:val="%5."/>
      <w:lvlJc w:val="left"/>
      <w:pPr>
        <w:ind w:left="4113" w:hanging="360"/>
      </w:pPr>
    </w:lvl>
    <w:lvl w:ilvl="5" w:tplc="0409001B" w:tentative="1">
      <w:start w:val="1"/>
      <w:numFmt w:val="lowerRoman"/>
      <w:lvlText w:val="%6."/>
      <w:lvlJc w:val="right"/>
      <w:pPr>
        <w:ind w:left="4833" w:hanging="180"/>
      </w:pPr>
    </w:lvl>
    <w:lvl w:ilvl="6" w:tplc="0409000F" w:tentative="1">
      <w:start w:val="1"/>
      <w:numFmt w:val="decimal"/>
      <w:lvlText w:val="%7."/>
      <w:lvlJc w:val="left"/>
      <w:pPr>
        <w:ind w:left="5553" w:hanging="360"/>
      </w:pPr>
    </w:lvl>
    <w:lvl w:ilvl="7" w:tplc="04090019" w:tentative="1">
      <w:start w:val="1"/>
      <w:numFmt w:val="lowerLetter"/>
      <w:lvlText w:val="%8."/>
      <w:lvlJc w:val="left"/>
      <w:pPr>
        <w:ind w:left="6273" w:hanging="360"/>
      </w:pPr>
    </w:lvl>
    <w:lvl w:ilvl="8" w:tplc="0409001B" w:tentative="1">
      <w:start w:val="1"/>
      <w:numFmt w:val="lowerRoman"/>
      <w:lvlText w:val="%9."/>
      <w:lvlJc w:val="right"/>
      <w:pPr>
        <w:ind w:left="6993" w:hanging="180"/>
      </w:pPr>
    </w:lvl>
  </w:abstractNum>
  <w:abstractNum w:abstractNumId="12">
    <w:nsid w:val="177462C0"/>
    <w:multiLevelType w:val="hybridMultilevel"/>
    <w:tmpl w:val="7958C726"/>
    <w:lvl w:ilvl="0" w:tplc="DA22FDD4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 w:tplc="04090017">
      <w:start w:val="1"/>
      <w:numFmt w:val="lowerLetter"/>
      <w:lvlText w:val="%3)"/>
      <w:lvlJc w:val="left"/>
      <w:pPr>
        <w:ind w:left="270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1B106F34"/>
    <w:multiLevelType w:val="hybridMultilevel"/>
    <w:tmpl w:val="D2B614CA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D964AC5"/>
    <w:multiLevelType w:val="multilevel"/>
    <w:tmpl w:val="423C53D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EEA3AE0"/>
    <w:multiLevelType w:val="multilevel"/>
    <w:tmpl w:val="712AC1A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6">
    <w:nsid w:val="1F8A3893"/>
    <w:multiLevelType w:val="hybridMultilevel"/>
    <w:tmpl w:val="2A101DB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FF81844"/>
    <w:multiLevelType w:val="hybridMultilevel"/>
    <w:tmpl w:val="B022B06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2B250A0"/>
    <w:multiLevelType w:val="hybridMultilevel"/>
    <w:tmpl w:val="0840F93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62648BA"/>
    <w:multiLevelType w:val="hybridMultilevel"/>
    <w:tmpl w:val="8620E71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99C7AA0"/>
    <w:multiLevelType w:val="multilevel"/>
    <w:tmpl w:val="0C6837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1">
    <w:nsid w:val="2C46387B"/>
    <w:multiLevelType w:val="hybridMultilevel"/>
    <w:tmpl w:val="EE9EC28A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D3516C1"/>
    <w:multiLevelType w:val="multilevel"/>
    <w:tmpl w:val="2DA67E40"/>
    <w:lvl w:ilvl="0">
      <w:start w:val="18"/>
      <w:numFmt w:val="decimal"/>
      <w:lvlText w:val="%1"/>
      <w:lvlJc w:val="left"/>
      <w:pPr>
        <w:ind w:left="555" w:hanging="555"/>
      </w:pPr>
      <w:rPr>
        <w:rFonts w:hint="default"/>
      </w:rPr>
    </w:lvl>
    <w:lvl w:ilvl="1">
      <w:start w:val="24"/>
      <w:numFmt w:val="decimal"/>
      <w:lvlText w:val="%1-%2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23">
    <w:nsid w:val="311E1BF2"/>
    <w:multiLevelType w:val="hybridMultilevel"/>
    <w:tmpl w:val="9C14311C"/>
    <w:lvl w:ilvl="0" w:tplc="0421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4">
    <w:nsid w:val="313E4EB2"/>
    <w:multiLevelType w:val="multilevel"/>
    <w:tmpl w:val="8AF69C0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6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5">
    <w:nsid w:val="3810066E"/>
    <w:multiLevelType w:val="hybridMultilevel"/>
    <w:tmpl w:val="3E1AE92E"/>
    <w:lvl w:ilvl="0" w:tplc="D716FA26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86C4761"/>
    <w:multiLevelType w:val="multilevel"/>
    <w:tmpl w:val="70B6831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>
    <w:nsid w:val="390E015D"/>
    <w:multiLevelType w:val="multilevel"/>
    <w:tmpl w:val="EFECEC1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pStyle w:val="Heading2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>
    <w:nsid w:val="39D57208"/>
    <w:multiLevelType w:val="hybridMultilevel"/>
    <w:tmpl w:val="F4224314"/>
    <w:lvl w:ilvl="0" w:tplc="04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400E1B46"/>
    <w:multiLevelType w:val="hybridMultilevel"/>
    <w:tmpl w:val="382A02B6"/>
    <w:lvl w:ilvl="0" w:tplc="06ECDF3A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1127F51"/>
    <w:multiLevelType w:val="hybridMultilevel"/>
    <w:tmpl w:val="ACB0822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1482345"/>
    <w:multiLevelType w:val="multilevel"/>
    <w:tmpl w:val="7F60EDA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>
    <w:nsid w:val="44983015"/>
    <w:multiLevelType w:val="multilevel"/>
    <w:tmpl w:val="A4D4E71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/>
        <w:bCs w:val="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  <w:bCs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3">
    <w:nsid w:val="44B1776E"/>
    <w:multiLevelType w:val="hybridMultilevel"/>
    <w:tmpl w:val="3716BCF6"/>
    <w:lvl w:ilvl="0" w:tplc="A2FC26A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44C03036"/>
    <w:multiLevelType w:val="hybridMultilevel"/>
    <w:tmpl w:val="9DCE95E2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494945FD"/>
    <w:multiLevelType w:val="hybridMultilevel"/>
    <w:tmpl w:val="6E4CC7C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4A6F4617"/>
    <w:multiLevelType w:val="multilevel"/>
    <w:tmpl w:val="36328018"/>
    <w:lvl w:ilvl="0">
      <w:start w:val="3"/>
      <w:numFmt w:val="decimal"/>
      <w:lvlText w:val="%1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Times New Roman" w:hAnsi="Times New Roman" w:cs="Times New Roman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="Times New Roman" w:hAnsi="Times New Roman"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="Times New Roman" w:hAnsi="Times New Roman" w:cs="Times New Roman" w:hint="default"/>
      </w:rPr>
    </w:lvl>
  </w:abstractNum>
  <w:abstractNum w:abstractNumId="37">
    <w:nsid w:val="4BD60BBE"/>
    <w:multiLevelType w:val="hybridMultilevel"/>
    <w:tmpl w:val="969C485A"/>
    <w:lvl w:ilvl="0" w:tplc="E6668B1E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4C772C93"/>
    <w:multiLevelType w:val="hybridMultilevel"/>
    <w:tmpl w:val="EFCCF36E"/>
    <w:lvl w:ilvl="0" w:tplc="47BC72C4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4D7240F3"/>
    <w:multiLevelType w:val="multilevel"/>
    <w:tmpl w:val="9F7CEB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0">
    <w:nsid w:val="4FB64F23"/>
    <w:multiLevelType w:val="multilevel"/>
    <w:tmpl w:val="5456F35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1">
    <w:nsid w:val="4FE25195"/>
    <w:multiLevelType w:val="multilevel"/>
    <w:tmpl w:val="B0E0F2DC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>
      <w:start w:val="2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2">
    <w:nsid w:val="518D5A97"/>
    <w:multiLevelType w:val="hybridMultilevel"/>
    <w:tmpl w:val="E114497A"/>
    <w:lvl w:ilvl="0" w:tplc="7B387D72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3">
    <w:nsid w:val="52973582"/>
    <w:multiLevelType w:val="multilevel"/>
    <w:tmpl w:val="17FC68C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4">
    <w:nsid w:val="52B81DC7"/>
    <w:multiLevelType w:val="multilevel"/>
    <w:tmpl w:val="2B70D73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5">
    <w:nsid w:val="52F12FA0"/>
    <w:multiLevelType w:val="multilevel"/>
    <w:tmpl w:val="B9769A9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46">
    <w:nsid w:val="567B7518"/>
    <w:multiLevelType w:val="hybridMultilevel"/>
    <w:tmpl w:val="961AC7AA"/>
    <w:lvl w:ilvl="0" w:tplc="8272E076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56FC3E54"/>
    <w:multiLevelType w:val="hybridMultilevel"/>
    <w:tmpl w:val="B8FE6B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599F6C96"/>
    <w:multiLevelType w:val="hybridMultilevel"/>
    <w:tmpl w:val="F164307A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5C6026AF"/>
    <w:multiLevelType w:val="multilevel"/>
    <w:tmpl w:val="61BAA448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  <w:strike w:val="0"/>
        <w:lang w:val="en-US"/>
      </w:rPr>
    </w:lvl>
    <w:lvl w:ilvl="1">
      <w:start w:val="1"/>
      <w:numFmt w:val="decimal"/>
      <w:isLgl/>
      <w:lvlText w:val="%1.%2"/>
      <w:lvlJc w:val="left"/>
      <w:pPr>
        <w:ind w:left="1650" w:hanging="480"/>
      </w:pPr>
      <w:rPr>
        <w:rFonts w:hint="default"/>
      </w:rPr>
    </w:lvl>
    <w:lvl w:ilvl="2">
      <w:start w:val="6"/>
      <w:numFmt w:val="decimal"/>
      <w:isLgl/>
      <w:lvlText w:val="%1.%2.%3"/>
      <w:lvlJc w:val="left"/>
      <w:pPr>
        <w:ind w:left="27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51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49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6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747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8640" w:hanging="1800"/>
      </w:pPr>
      <w:rPr>
        <w:rFonts w:hint="default"/>
      </w:rPr>
    </w:lvl>
  </w:abstractNum>
  <w:abstractNum w:abstractNumId="50">
    <w:nsid w:val="5FF172AC"/>
    <w:multiLevelType w:val="multilevel"/>
    <w:tmpl w:val="E73683C0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9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51">
    <w:nsid w:val="60711CF8"/>
    <w:multiLevelType w:val="hybridMultilevel"/>
    <w:tmpl w:val="60262D8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614A2F14"/>
    <w:multiLevelType w:val="hybridMultilevel"/>
    <w:tmpl w:val="43F2F454"/>
    <w:lvl w:ilvl="0" w:tplc="6352A05A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63324652"/>
    <w:multiLevelType w:val="hybridMultilevel"/>
    <w:tmpl w:val="3716BCF6"/>
    <w:lvl w:ilvl="0" w:tplc="A2FC26A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646249C5"/>
    <w:multiLevelType w:val="hybridMultilevel"/>
    <w:tmpl w:val="3716BCF6"/>
    <w:lvl w:ilvl="0" w:tplc="A2FC26A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6A657798"/>
    <w:multiLevelType w:val="hybridMultilevel"/>
    <w:tmpl w:val="97121A6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6AC8393E"/>
    <w:multiLevelType w:val="hybridMultilevel"/>
    <w:tmpl w:val="6700C3F8"/>
    <w:lvl w:ilvl="0" w:tplc="E0F473DC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A36E4672">
      <w:start w:val="1"/>
      <w:numFmt w:val="lowerLetter"/>
      <w:lvlText w:val="%2."/>
      <w:lvlJc w:val="left"/>
      <w:pPr>
        <w:ind w:left="1440" w:hanging="360"/>
      </w:pPr>
      <w:rPr>
        <w:b w:val="0"/>
        <w:bCs w:val="0"/>
      </w:rPr>
    </w:lvl>
    <w:lvl w:ilvl="2" w:tplc="5568C798">
      <w:start w:val="3"/>
      <w:numFmt w:val="lowerLetter"/>
      <w:lvlText w:val="%3)"/>
      <w:lvlJc w:val="left"/>
      <w:pPr>
        <w:ind w:left="2340" w:hanging="360"/>
      </w:pPr>
      <w:rPr>
        <w:rFonts w:hint="default"/>
      </w:rPr>
    </w:lvl>
    <w:lvl w:ilvl="3" w:tplc="88268B3C">
      <w:start w:val="1"/>
      <w:numFmt w:val="upperLetter"/>
      <w:pStyle w:val="Heading5"/>
      <w:lvlText w:val="%4."/>
      <w:lvlJc w:val="left"/>
      <w:pPr>
        <w:ind w:left="2880" w:hanging="360"/>
      </w:pPr>
      <w:rPr>
        <w:rFonts w:hint="default"/>
        <w:b/>
        <w:bCs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6D552738"/>
    <w:multiLevelType w:val="hybridMultilevel"/>
    <w:tmpl w:val="E402DB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6E784C44"/>
    <w:multiLevelType w:val="hybridMultilevel"/>
    <w:tmpl w:val="1DB64166"/>
    <w:lvl w:ilvl="0" w:tplc="44F6FCE2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9">
    <w:nsid w:val="6F571D64"/>
    <w:multiLevelType w:val="hybridMultilevel"/>
    <w:tmpl w:val="3716BCF6"/>
    <w:lvl w:ilvl="0" w:tplc="A2FC26A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6F8E6486"/>
    <w:multiLevelType w:val="hybridMultilevel"/>
    <w:tmpl w:val="5CB89164"/>
    <w:lvl w:ilvl="0" w:tplc="178A70F2">
      <w:start w:val="1"/>
      <w:numFmt w:val="decimal"/>
      <w:lvlText w:val="%1."/>
      <w:lvlJc w:val="left"/>
      <w:pPr>
        <w:ind w:left="644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1">
    <w:nsid w:val="705E2506"/>
    <w:multiLevelType w:val="hybridMultilevel"/>
    <w:tmpl w:val="01E40A38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714D5EBB"/>
    <w:multiLevelType w:val="hybridMultilevel"/>
    <w:tmpl w:val="3716BCF6"/>
    <w:lvl w:ilvl="0" w:tplc="A2FC26A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744125EB"/>
    <w:multiLevelType w:val="hybridMultilevel"/>
    <w:tmpl w:val="37B4711C"/>
    <w:lvl w:ilvl="0" w:tplc="24846612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4">
    <w:nsid w:val="752A272C"/>
    <w:multiLevelType w:val="multilevel"/>
    <w:tmpl w:val="CD886DB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65">
    <w:nsid w:val="76C24483"/>
    <w:multiLevelType w:val="hybridMultilevel"/>
    <w:tmpl w:val="3662BD86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>
    <w:nsid w:val="77025D4C"/>
    <w:multiLevelType w:val="hybridMultilevel"/>
    <w:tmpl w:val="8910C9A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7BA0778D"/>
    <w:multiLevelType w:val="hybridMultilevel"/>
    <w:tmpl w:val="8196E17E"/>
    <w:lvl w:ilvl="0" w:tplc="90849174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7C830675"/>
    <w:multiLevelType w:val="multilevel"/>
    <w:tmpl w:val="BD46AF8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9">
    <w:nsid w:val="7D9D3616"/>
    <w:multiLevelType w:val="multilevel"/>
    <w:tmpl w:val="5A62FB7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0">
    <w:nsid w:val="7ED32641"/>
    <w:multiLevelType w:val="hybridMultilevel"/>
    <w:tmpl w:val="A1ACCCA4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7F576FC4"/>
    <w:multiLevelType w:val="hybridMultilevel"/>
    <w:tmpl w:val="E426070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7"/>
  </w:num>
  <w:num w:numId="2">
    <w:abstractNumId w:val="14"/>
  </w:num>
  <w:num w:numId="3">
    <w:abstractNumId w:val="19"/>
  </w:num>
  <w:num w:numId="4">
    <w:abstractNumId w:val="6"/>
  </w:num>
  <w:num w:numId="5">
    <w:abstractNumId w:val="60"/>
  </w:num>
  <w:num w:numId="6">
    <w:abstractNumId w:val="0"/>
  </w:num>
  <w:num w:numId="7">
    <w:abstractNumId w:val="24"/>
  </w:num>
  <w:num w:numId="8">
    <w:abstractNumId w:val="20"/>
  </w:num>
  <w:num w:numId="9">
    <w:abstractNumId w:val="40"/>
  </w:num>
  <w:num w:numId="10">
    <w:abstractNumId w:val="18"/>
  </w:num>
  <w:num w:numId="11">
    <w:abstractNumId w:val="63"/>
  </w:num>
  <w:num w:numId="12">
    <w:abstractNumId w:val="56"/>
  </w:num>
  <w:num w:numId="13">
    <w:abstractNumId w:val="42"/>
  </w:num>
  <w:num w:numId="14">
    <w:abstractNumId w:val="32"/>
  </w:num>
  <w:num w:numId="15">
    <w:abstractNumId w:val="58"/>
  </w:num>
  <w:num w:numId="16">
    <w:abstractNumId w:val="2"/>
  </w:num>
  <w:num w:numId="17">
    <w:abstractNumId w:val="23"/>
  </w:num>
  <w:num w:numId="18">
    <w:abstractNumId w:val="50"/>
  </w:num>
  <w:num w:numId="19">
    <w:abstractNumId w:val="64"/>
  </w:num>
  <w:num w:numId="20">
    <w:abstractNumId w:val="68"/>
  </w:num>
  <w:num w:numId="21">
    <w:abstractNumId w:val="1"/>
  </w:num>
  <w:num w:numId="22">
    <w:abstractNumId w:val="66"/>
  </w:num>
  <w:num w:numId="23">
    <w:abstractNumId w:val="51"/>
  </w:num>
  <w:num w:numId="24">
    <w:abstractNumId w:val="30"/>
  </w:num>
  <w:num w:numId="25">
    <w:abstractNumId w:val="3"/>
  </w:num>
  <w:num w:numId="26">
    <w:abstractNumId w:val="10"/>
  </w:num>
  <w:num w:numId="27">
    <w:abstractNumId w:val="35"/>
  </w:num>
  <w:num w:numId="28">
    <w:abstractNumId w:val="38"/>
  </w:num>
  <w:num w:numId="29">
    <w:abstractNumId w:val="13"/>
  </w:num>
  <w:num w:numId="30">
    <w:abstractNumId w:val="9"/>
  </w:num>
  <w:num w:numId="31">
    <w:abstractNumId w:val="22"/>
  </w:num>
  <w:num w:numId="32">
    <w:abstractNumId w:val="45"/>
  </w:num>
  <w:num w:numId="33">
    <w:abstractNumId w:val="41"/>
  </w:num>
  <w:num w:numId="34">
    <w:abstractNumId w:val="5"/>
  </w:num>
  <w:num w:numId="35">
    <w:abstractNumId w:val="15"/>
  </w:num>
  <w:num w:numId="36">
    <w:abstractNumId w:val="26"/>
    <w:lvlOverride w:ilvl="0">
      <w:startOverride w:val="2"/>
    </w:lvlOverride>
    <w:lvlOverride w:ilvl="1">
      <w:startOverride w:val="1"/>
    </w:lvlOverride>
    <w:lvlOverride w:ilvl="2">
      <w:startOverride w:val="3"/>
    </w:lvlOverride>
  </w:num>
  <w:num w:numId="37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6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5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4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44"/>
  </w:num>
  <w:num w:numId="44">
    <w:abstractNumId w:val="12"/>
  </w:num>
  <w:num w:numId="45">
    <w:abstractNumId w:val="49"/>
  </w:num>
  <w:num w:numId="46">
    <w:abstractNumId w:val="31"/>
  </w:num>
  <w:num w:numId="47">
    <w:abstractNumId w:val="55"/>
  </w:num>
  <w:num w:numId="48">
    <w:abstractNumId w:val="43"/>
  </w:num>
  <w:num w:numId="49">
    <w:abstractNumId w:val="36"/>
  </w:num>
  <w:num w:numId="50">
    <w:abstractNumId w:val="16"/>
  </w:num>
  <w:num w:numId="51">
    <w:abstractNumId w:val="69"/>
  </w:num>
  <w:num w:numId="52">
    <w:abstractNumId w:val="39"/>
  </w:num>
  <w:num w:numId="53">
    <w:abstractNumId w:val="57"/>
  </w:num>
  <w:num w:numId="54">
    <w:abstractNumId w:val="11"/>
  </w:num>
  <w:num w:numId="55">
    <w:abstractNumId w:val="8"/>
  </w:num>
  <w:num w:numId="56">
    <w:abstractNumId w:val="17"/>
  </w:num>
  <w:num w:numId="57">
    <w:abstractNumId w:val="65"/>
  </w:num>
  <w:num w:numId="58">
    <w:abstractNumId w:val="21"/>
  </w:num>
  <w:num w:numId="59">
    <w:abstractNumId w:val="70"/>
  </w:num>
  <w:num w:numId="60">
    <w:abstractNumId w:val="48"/>
  </w:num>
  <w:num w:numId="61">
    <w:abstractNumId w:val="61"/>
  </w:num>
  <w:num w:numId="62">
    <w:abstractNumId w:val="34"/>
  </w:num>
  <w:num w:numId="63">
    <w:abstractNumId w:val="7"/>
  </w:num>
  <w:num w:numId="64">
    <w:abstractNumId w:val="53"/>
  </w:num>
  <w:num w:numId="65">
    <w:abstractNumId w:val="62"/>
  </w:num>
  <w:num w:numId="66">
    <w:abstractNumId w:val="54"/>
  </w:num>
  <w:num w:numId="67">
    <w:abstractNumId w:val="59"/>
  </w:num>
  <w:num w:numId="68">
    <w:abstractNumId w:val="52"/>
  </w:num>
  <w:num w:numId="69">
    <w:abstractNumId w:val="4"/>
  </w:num>
  <w:num w:numId="70">
    <w:abstractNumId w:val="33"/>
  </w:num>
  <w:num w:numId="71">
    <w:abstractNumId w:val="28"/>
  </w:num>
  <w:num w:numId="72">
    <w:abstractNumId w:val="71"/>
  </w:num>
  <w:num w:numId="73">
    <w:abstractNumId w:val="47"/>
  </w:num>
  <w:numIdMacAtCleanup w:val="6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31813"/>
    <w:rsid w:val="00007574"/>
    <w:rsid w:val="0003101D"/>
    <w:rsid w:val="000530C2"/>
    <w:rsid w:val="000663A3"/>
    <w:rsid w:val="0007418B"/>
    <w:rsid w:val="00087551"/>
    <w:rsid w:val="00093911"/>
    <w:rsid w:val="000A3C70"/>
    <w:rsid w:val="000C6727"/>
    <w:rsid w:val="000C6C34"/>
    <w:rsid w:val="000D0237"/>
    <w:rsid w:val="000E429E"/>
    <w:rsid w:val="000F40F3"/>
    <w:rsid w:val="00126214"/>
    <w:rsid w:val="00133428"/>
    <w:rsid w:val="00175BB0"/>
    <w:rsid w:val="00180AD7"/>
    <w:rsid w:val="0018446D"/>
    <w:rsid w:val="00192F3D"/>
    <w:rsid w:val="0019604C"/>
    <w:rsid w:val="001A4A7F"/>
    <w:rsid w:val="001D6C8A"/>
    <w:rsid w:val="001E4CA1"/>
    <w:rsid w:val="001E556F"/>
    <w:rsid w:val="001F5C08"/>
    <w:rsid w:val="0020744A"/>
    <w:rsid w:val="00210831"/>
    <w:rsid w:val="00230826"/>
    <w:rsid w:val="00232361"/>
    <w:rsid w:val="00253897"/>
    <w:rsid w:val="00295825"/>
    <w:rsid w:val="002B437D"/>
    <w:rsid w:val="002C3826"/>
    <w:rsid w:val="002C5B3D"/>
    <w:rsid w:val="00305408"/>
    <w:rsid w:val="00305DFC"/>
    <w:rsid w:val="00310E29"/>
    <w:rsid w:val="00326688"/>
    <w:rsid w:val="00326F0A"/>
    <w:rsid w:val="0033260A"/>
    <w:rsid w:val="003329A1"/>
    <w:rsid w:val="00343864"/>
    <w:rsid w:val="0034450C"/>
    <w:rsid w:val="00345DDB"/>
    <w:rsid w:val="003478D1"/>
    <w:rsid w:val="00352541"/>
    <w:rsid w:val="003549BA"/>
    <w:rsid w:val="0036452D"/>
    <w:rsid w:val="0039314D"/>
    <w:rsid w:val="0039361C"/>
    <w:rsid w:val="003A3E16"/>
    <w:rsid w:val="003B302F"/>
    <w:rsid w:val="003C382E"/>
    <w:rsid w:val="003D02D8"/>
    <w:rsid w:val="003D3559"/>
    <w:rsid w:val="003E549C"/>
    <w:rsid w:val="003E5B11"/>
    <w:rsid w:val="003E5D46"/>
    <w:rsid w:val="003F5815"/>
    <w:rsid w:val="00406F67"/>
    <w:rsid w:val="00420549"/>
    <w:rsid w:val="00466EFC"/>
    <w:rsid w:val="00471D40"/>
    <w:rsid w:val="004722A8"/>
    <w:rsid w:val="00473B9A"/>
    <w:rsid w:val="00481491"/>
    <w:rsid w:val="00486268"/>
    <w:rsid w:val="00487155"/>
    <w:rsid w:val="00495340"/>
    <w:rsid w:val="004A039F"/>
    <w:rsid w:val="004A0E7E"/>
    <w:rsid w:val="004A333D"/>
    <w:rsid w:val="004A644E"/>
    <w:rsid w:val="004C124B"/>
    <w:rsid w:val="004C30D0"/>
    <w:rsid w:val="004C48B7"/>
    <w:rsid w:val="004C5602"/>
    <w:rsid w:val="004D09F5"/>
    <w:rsid w:val="004D35E8"/>
    <w:rsid w:val="004D7E25"/>
    <w:rsid w:val="004F18BA"/>
    <w:rsid w:val="004F404D"/>
    <w:rsid w:val="004F50B8"/>
    <w:rsid w:val="004F5592"/>
    <w:rsid w:val="00500917"/>
    <w:rsid w:val="0055173B"/>
    <w:rsid w:val="00563D32"/>
    <w:rsid w:val="0057783C"/>
    <w:rsid w:val="005929E2"/>
    <w:rsid w:val="005A1260"/>
    <w:rsid w:val="005C1797"/>
    <w:rsid w:val="0062670E"/>
    <w:rsid w:val="00635272"/>
    <w:rsid w:val="00635E89"/>
    <w:rsid w:val="006365B2"/>
    <w:rsid w:val="00640D9F"/>
    <w:rsid w:val="006464B0"/>
    <w:rsid w:val="006511B7"/>
    <w:rsid w:val="006542F4"/>
    <w:rsid w:val="006608D2"/>
    <w:rsid w:val="00667D0B"/>
    <w:rsid w:val="0067661E"/>
    <w:rsid w:val="00694C39"/>
    <w:rsid w:val="006A0DE1"/>
    <w:rsid w:val="006B19C8"/>
    <w:rsid w:val="006C1047"/>
    <w:rsid w:val="006C5649"/>
    <w:rsid w:val="006E3FBC"/>
    <w:rsid w:val="006F02AD"/>
    <w:rsid w:val="006F58FC"/>
    <w:rsid w:val="007014B2"/>
    <w:rsid w:val="00703E18"/>
    <w:rsid w:val="0070468C"/>
    <w:rsid w:val="007135A1"/>
    <w:rsid w:val="007139D5"/>
    <w:rsid w:val="00715043"/>
    <w:rsid w:val="00741683"/>
    <w:rsid w:val="00775159"/>
    <w:rsid w:val="00782A7E"/>
    <w:rsid w:val="007940CE"/>
    <w:rsid w:val="007940DC"/>
    <w:rsid w:val="007955E7"/>
    <w:rsid w:val="007D3335"/>
    <w:rsid w:val="007E5350"/>
    <w:rsid w:val="007E6826"/>
    <w:rsid w:val="007F1F33"/>
    <w:rsid w:val="007F2724"/>
    <w:rsid w:val="007F5DC7"/>
    <w:rsid w:val="00807422"/>
    <w:rsid w:val="008130B8"/>
    <w:rsid w:val="008147C0"/>
    <w:rsid w:val="00842AC6"/>
    <w:rsid w:val="00843120"/>
    <w:rsid w:val="0084545A"/>
    <w:rsid w:val="00860429"/>
    <w:rsid w:val="00876FA9"/>
    <w:rsid w:val="0088605E"/>
    <w:rsid w:val="0089627B"/>
    <w:rsid w:val="008B74AC"/>
    <w:rsid w:val="008C5694"/>
    <w:rsid w:val="008D0C3E"/>
    <w:rsid w:val="008F532B"/>
    <w:rsid w:val="008F7E18"/>
    <w:rsid w:val="00915ABD"/>
    <w:rsid w:val="0091661E"/>
    <w:rsid w:val="00931813"/>
    <w:rsid w:val="009365E3"/>
    <w:rsid w:val="00951A34"/>
    <w:rsid w:val="00975A75"/>
    <w:rsid w:val="009770E4"/>
    <w:rsid w:val="00977467"/>
    <w:rsid w:val="00986E21"/>
    <w:rsid w:val="009900BE"/>
    <w:rsid w:val="009A6648"/>
    <w:rsid w:val="009C3518"/>
    <w:rsid w:val="009D05EB"/>
    <w:rsid w:val="009D55C2"/>
    <w:rsid w:val="009E4EEF"/>
    <w:rsid w:val="009E6183"/>
    <w:rsid w:val="009E7980"/>
    <w:rsid w:val="00A07BF1"/>
    <w:rsid w:val="00A2139E"/>
    <w:rsid w:val="00A21F4E"/>
    <w:rsid w:val="00A30D02"/>
    <w:rsid w:val="00A35EE2"/>
    <w:rsid w:val="00A46ABD"/>
    <w:rsid w:val="00A515F4"/>
    <w:rsid w:val="00A62E76"/>
    <w:rsid w:val="00A64929"/>
    <w:rsid w:val="00A66AA0"/>
    <w:rsid w:val="00A7198E"/>
    <w:rsid w:val="00AA7B46"/>
    <w:rsid w:val="00AB1F8F"/>
    <w:rsid w:val="00AB5F8A"/>
    <w:rsid w:val="00AE1FB2"/>
    <w:rsid w:val="00AF4971"/>
    <w:rsid w:val="00B12FFC"/>
    <w:rsid w:val="00B23AE6"/>
    <w:rsid w:val="00B249FD"/>
    <w:rsid w:val="00B24DE2"/>
    <w:rsid w:val="00B27185"/>
    <w:rsid w:val="00B27CBD"/>
    <w:rsid w:val="00B82306"/>
    <w:rsid w:val="00B92F82"/>
    <w:rsid w:val="00B93B09"/>
    <w:rsid w:val="00BB6248"/>
    <w:rsid w:val="00BB6A0B"/>
    <w:rsid w:val="00BC7B45"/>
    <w:rsid w:val="00BD17C1"/>
    <w:rsid w:val="00BD2499"/>
    <w:rsid w:val="00BF018B"/>
    <w:rsid w:val="00C00FA1"/>
    <w:rsid w:val="00C0113F"/>
    <w:rsid w:val="00C11673"/>
    <w:rsid w:val="00C16202"/>
    <w:rsid w:val="00C95252"/>
    <w:rsid w:val="00CB6623"/>
    <w:rsid w:val="00CC1580"/>
    <w:rsid w:val="00CC31D5"/>
    <w:rsid w:val="00CC5AE4"/>
    <w:rsid w:val="00CC779B"/>
    <w:rsid w:val="00CC7DB8"/>
    <w:rsid w:val="00CE065A"/>
    <w:rsid w:val="00CE147E"/>
    <w:rsid w:val="00CE26AD"/>
    <w:rsid w:val="00CE5D24"/>
    <w:rsid w:val="00CE7B12"/>
    <w:rsid w:val="00CF10E5"/>
    <w:rsid w:val="00CF29AF"/>
    <w:rsid w:val="00CF5FC6"/>
    <w:rsid w:val="00D035C5"/>
    <w:rsid w:val="00D07E95"/>
    <w:rsid w:val="00D16E5A"/>
    <w:rsid w:val="00D23248"/>
    <w:rsid w:val="00D3699D"/>
    <w:rsid w:val="00D52B6B"/>
    <w:rsid w:val="00D559C7"/>
    <w:rsid w:val="00D63845"/>
    <w:rsid w:val="00DA2B58"/>
    <w:rsid w:val="00DA7DF9"/>
    <w:rsid w:val="00DB60D7"/>
    <w:rsid w:val="00DC1712"/>
    <w:rsid w:val="00DC46DF"/>
    <w:rsid w:val="00DD2414"/>
    <w:rsid w:val="00DD2626"/>
    <w:rsid w:val="00DE3191"/>
    <w:rsid w:val="00DF5F9E"/>
    <w:rsid w:val="00E03C62"/>
    <w:rsid w:val="00E04834"/>
    <w:rsid w:val="00E04ECB"/>
    <w:rsid w:val="00E17588"/>
    <w:rsid w:val="00E21AED"/>
    <w:rsid w:val="00E23BE8"/>
    <w:rsid w:val="00E2547E"/>
    <w:rsid w:val="00E278D6"/>
    <w:rsid w:val="00E31656"/>
    <w:rsid w:val="00E5067A"/>
    <w:rsid w:val="00E61236"/>
    <w:rsid w:val="00E76EA4"/>
    <w:rsid w:val="00E85EDE"/>
    <w:rsid w:val="00EA7FA4"/>
    <w:rsid w:val="00EB3B82"/>
    <w:rsid w:val="00EC5459"/>
    <w:rsid w:val="00ED4303"/>
    <w:rsid w:val="00F0299E"/>
    <w:rsid w:val="00F076D8"/>
    <w:rsid w:val="00F2303E"/>
    <w:rsid w:val="00F25E6B"/>
    <w:rsid w:val="00F2778D"/>
    <w:rsid w:val="00F42FF5"/>
    <w:rsid w:val="00F4493F"/>
    <w:rsid w:val="00F467D9"/>
    <w:rsid w:val="00F60532"/>
    <w:rsid w:val="00F6315E"/>
    <w:rsid w:val="00F654A5"/>
    <w:rsid w:val="00F7160E"/>
    <w:rsid w:val="00F77D3F"/>
    <w:rsid w:val="00F857E6"/>
    <w:rsid w:val="00F85D06"/>
    <w:rsid w:val="00F87771"/>
    <w:rsid w:val="00FE47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3191"/>
  </w:style>
  <w:style w:type="paragraph" w:styleId="Heading1">
    <w:name w:val="heading 1"/>
    <w:basedOn w:val="Normal"/>
    <w:next w:val="Normal"/>
    <w:link w:val="Heading1Char"/>
    <w:uiPriority w:val="9"/>
    <w:qFormat/>
    <w:rsid w:val="003A3E16"/>
    <w:pPr>
      <w:spacing w:line="360" w:lineRule="auto"/>
      <w:jc w:val="both"/>
      <w:outlineLvl w:val="0"/>
    </w:pPr>
    <w:rPr>
      <w:rFonts w:asciiTheme="majorBidi" w:hAnsiTheme="majorBidi" w:cstheme="majorBidi"/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77D3F"/>
    <w:pPr>
      <w:numPr>
        <w:ilvl w:val="2"/>
        <w:numId w:val="1"/>
      </w:numPr>
      <w:spacing w:line="360" w:lineRule="auto"/>
      <w:ind w:left="851" w:hanging="567"/>
      <w:jc w:val="both"/>
      <w:outlineLvl w:val="1"/>
    </w:pPr>
    <w:rPr>
      <w:rFonts w:ascii="Times New Roman" w:eastAsia="Times New Roman" w:hAnsi="Times New Roman" w:cs="Times New Roman"/>
      <w:b/>
      <w:sz w:val="24"/>
      <w:szCs w:val="24"/>
      <w:lang w:bidi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464B0"/>
    <w:pPr>
      <w:spacing w:line="360" w:lineRule="auto"/>
      <w:outlineLvl w:val="2"/>
    </w:pPr>
    <w:rPr>
      <w:rFonts w:ascii="Times New Roman" w:hAnsi="Times New Roman" w:cs="Times New Roman"/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E5D46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ListParagraph"/>
    <w:next w:val="Normal"/>
    <w:link w:val="Heading5Char"/>
    <w:uiPriority w:val="9"/>
    <w:unhideWhenUsed/>
    <w:qFormat/>
    <w:rsid w:val="006464B0"/>
    <w:pPr>
      <w:numPr>
        <w:ilvl w:val="3"/>
        <w:numId w:val="12"/>
      </w:numPr>
      <w:spacing w:line="360" w:lineRule="auto"/>
      <w:ind w:left="851" w:hanging="567"/>
      <w:outlineLvl w:val="4"/>
    </w:pPr>
    <w:rPr>
      <w:rFonts w:ascii="Times New Roman" w:hAnsi="Times New Roman" w:cs="Times New Roman"/>
      <w:b/>
      <w:bCs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9365E3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318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1813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3A3E16"/>
    <w:rPr>
      <w:rFonts w:asciiTheme="majorBidi" w:hAnsiTheme="majorBidi" w:cstheme="majorBidi"/>
      <w:b/>
      <w:sz w:val="24"/>
      <w:szCs w:val="24"/>
    </w:rPr>
  </w:style>
  <w:style w:type="paragraph" w:styleId="ListParagraph">
    <w:name w:val="List Paragraph"/>
    <w:aliases w:val="Body of text,List Paragraph1,Colorful List - Accent 11,Body of text+1,Body of text+2,Body of text+3,List Paragraph11,Body of textCxSp"/>
    <w:basedOn w:val="Normal"/>
    <w:link w:val="ListParagraphChar"/>
    <w:uiPriority w:val="34"/>
    <w:qFormat/>
    <w:rsid w:val="00931813"/>
    <w:pPr>
      <w:ind w:left="720"/>
      <w:contextualSpacing/>
    </w:pPr>
    <w:rPr>
      <w:rFonts w:eastAsiaTheme="minorEastAsia"/>
      <w:lang w:val="en-US" w:eastAsia="id-ID"/>
    </w:rPr>
  </w:style>
  <w:style w:type="table" w:styleId="TableGrid">
    <w:name w:val="Table Grid"/>
    <w:basedOn w:val="TableNormal"/>
    <w:uiPriority w:val="59"/>
    <w:rsid w:val="0019604C"/>
    <w:pPr>
      <w:spacing w:after="0" w:line="240" w:lineRule="auto"/>
    </w:pPr>
    <w:rPr>
      <w:rFonts w:eastAsiaTheme="minorEastAsia"/>
      <w:lang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B19C8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9534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5340"/>
  </w:style>
  <w:style w:type="paragraph" w:styleId="Footer">
    <w:name w:val="footer"/>
    <w:basedOn w:val="Normal"/>
    <w:link w:val="FooterChar"/>
    <w:uiPriority w:val="99"/>
    <w:unhideWhenUsed/>
    <w:rsid w:val="0049534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5340"/>
  </w:style>
  <w:style w:type="table" w:styleId="LightShading">
    <w:name w:val="Light Shading"/>
    <w:basedOn w:val="TableNormal"/>
    <w:uiPriority w:val="60"/>
    <w:rsid w:val="0080742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640D9F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F77D3F"/>
    <w:rPr>
      <w:rFonts w:ascii="Times New Roman" w:eastAsia="Times New Roman" w:hAnsi="Times New Roman" w:cs="Times New Roman"/>
      <w:b/>
      <w:sz w:val="24"/>
      <w:szCs w:val="24"/>
      <w:lang w:val="en-US" w:eastAsia="id-ID" w:bidi="en-US"/>
    </w:rPr>
  </w:style>
  <w:style w:type="character" w:customStyle="1" w:styleId="Heading3Char">
    <w:name w:val="Heading 3 Char"/>
    <w:basedOn w:val="DefaultParagraphFont"/>
    <w:link w:val="Heading3"/>
    <w:uiPriority w:val="9"/>
    <w:rsid w:val="006464B0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E5D4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rsid w:val="006464B0"/>
    <w:rPr>
      <w:rFonts w:ascii="Times New Roman" w:eastAsiaTheme="minorEastAsia" w:hAnsi="Times New Roman" w:cs="Times New Roman"/>
      <w:b/>
      <w:bCs/>
      <w:sz w:val="24"/>
      <w:szCs w:val="24"/>
      <w:lang w:val="en-US" w:eastAsia="id-ID"/>
    </w:rPr>
  </w:style>
  <w:style w:type="character" w:customStyle="1" w:styleId="Heading6Char">
    <w:name w:val="Heading 6 Char"/>
    <w:basedOn w:val="DefaultParagraphFont"/>
    <w:link w:val="Heading6"/>
    <w:uiPriority w:val="9"/>
    <w:rsid w:val="009365E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table" w:customStyle="1" w:styleId="TableGrid1">
    <w:name w:val="Table Grid1"/>
    <w:basedOn w:val="TableNormal"/>
    <w:next w:val="TableGrid"/>
    <w:uiPriority w:val="59"/>
    <w:rsid w:val="00B23AE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Body of text Char,List Paragraph1 Char,Colorful List - Accent 11 Char,Body of text+1 Char,Body of text+2 Char,Body of text+3 Char,List Paragraph11 Char,Body of textCxSp Char"/>
    <w:basedOn w:val="DefaultParagraphFont"/>
    <w:link w:val="ListParagraph"/>
    <w:uiPriority w:val="34"/>
    <w:locked/>
    <w:rsid w:val="00126214"/>
    <w:rPr>
      <w:rFonts w:eastAsiaTheme="minorEastAsia"/>
      <w:lang w:val="en-US" w:eastAsia="id-I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D7E25"/>
    <w:pPr>
      <w:keepNext/>
      <w:keepLines/>
      <w:spacing w:before="480" w:after="0" w:line="276" w:lineRule="auto"/>
      <w:jc w:val="left"/>
      <w:outlineLvl w:val="9"/>
    </w:pPr>
    <w:rPr>
      <w:rFonts w:asciiTheme="majorHAnsi" w:eastAsiaTheme="majorEastAsia" w:hAnsiTheme="majorHAnsi"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4D7E2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D7E25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D7E25"/>
    <w:pPr>
      <w:spacing w:after="100"/>
      <w:ind w:left="440"/>
    </w:pPr>
  </w:style>
  <w:style w:type="paragraph" w:styleId="BodyText">
    <w:name w:val="Body Text"/>
    <w:basedOn w:val="Normal"/>
    <w:link w:val="BodyTextChar"/>
    <w:uiPriority w:val="1"/>
    <w:qFormat/>
    <w:rsid w:val="006A0DE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ms"/>
    </w:rPr>
  </w:style>
  <w:style w:type="character" w:customStyle="1" w:styleId="BodyTextChar">
    <w:name w:val="Body Text Char"/>
    <w:basedOn w:val="DefaultParagraphFont"/>
    <w:link w:val="BodyText"/>
    <w:uiPriority w:val="1"/>
    <w:rsid w:val="006A0DE1"/>
    <w:rPr>
      <w:rFonts w:ascii="Times New Roman" w:eastAsia="Times New Roman" w:hAnsi="Times New Roman" w:cs="Times New Roman"/>
      <w:sz w:val="24"/>
      <w:szCs w:val="24"/>
      <w:lang w:val="ms"/>
    </w:rPr>
  </w:style>
  <w:style w:type="paragraph" w:styleId="NoSpacing">
    <w:name w:val="No Spacing"/>
    <w:uiPriority w:val="1"/>
    <w:qFormat/>
    <w:rsid w:val="00A7198E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3191"/>
  </w:style>
  <w:style w:type="paragraph" w:styleId="Heading1">
    <w:name w:val="heading 1"/>
    <w:basedOn w:val="Normal"/>
    <w:next w:val="Normal"/>
    <w:link w:val="Heading1Char"/>
    <w:uiPriority w:val="9"/>
    <w:qFormat/>
    <w:rsid w:val="003A3E16"/>
    <w:pPr>
      <w:spacing w:line="360" w:lineRule="auto"/>
      <w:jc w:val="both"/>
      <w:outlineLvl w:val="0"/>
    </w:pPr>
    <w:rPr>
      <w:rFonts w:asciiTheme="majorBidi" w:hAnsiTheme="majorBidi" w:cstheme="majorBidi"/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77D3F"/>
    <w:pPr>
      <w:numPr>
        <w:ilvl w:val="2"/>
        <w:numId w:val="1"/>
      </w:numPr>
      <w:spacing w:line="360" w:lineRule="auto"/>
      <w:ind w:left="851" w:hanging="567"/>
      <w:jc w:val="both"/>
      <w:outlineLvl w:val="1"/>
    </w:pPr>
    <w:rPr>
      <w:rFonts w:ascii="Times New Roman" w:eastAsia="Times New Roman" w:hAnsi="Times New Roman" w:cs="Times New Roman"/>
      <w:b/>
      <w:sz w:val="24"/>
      <w:szCs w:val="24"/>
      <w:lang w:bidi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464B0"/>
    <w:pPr>
      <w:spacing w:line="360" w:lineRule="auto"/>
      <w:outlineLvl w:val="2"/>
    </w:pPr>
    <w:rPr>
      <w:rFonts w:ascii="Times New Roman" w:hAnsi="Times New Roman" w:cs="Times New Roman"/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E5D46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ListParagraph"/>
    <w:next w:val="Normal"/>
    <w:link w:val="Heading5Char"/>
    <w:uiPriority w:val="9"/>
    <w:unhideWhenUsed/>
    <w:qFormat/>
    <w:rsid w:val="006464B0"/>
    <w:pPr>
      <w:numPr>
        <w:ilvl w:val="3"/>
        <w:numId w:val="12"/>
      </w:numPr>
      <w:spacing w:line="360" w:lineRule="auto"/>
      <w:ind w:left="851" w:hanging="567"/>
      <w:outlineLvl w:val="4"/>
    </w:pPr>
    <w:rPr>
      <w:rFonts w:ascii="Times New Roman" w:hAnsi="Times New Roman" w:cs="Times New Roman"/>
      <w:b/>
      <w:bCs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9365E3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318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1813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3A3E16"/>
    <w:rPr>
      <w:rFonts w:asciiTheme="majorBidi" w:hAnsiTheme="majorBidi" w:cstheme="majorBidi"/>
      <w:b/>
      <w:sz w:val="24"/>
      <w:szCs w:val="24"/>
    </w:rPr>
  </w:style>
  <w:style w:type="paragraph" w:styleId="ListParagraph">
    <w:name w:val="List Paragraph"/>
    <w:aliases w:val="Body of text,List Paragraph1,Colorful List - Accent 11,Body of text+1,Body of text+2,Body of text+3,List Paragraph11,Body of textCxSp"/>
    <w:basedOn w:val="Normal"/>
    <w:link w:val="ListParagraphChar"/>
    <w:uiPriority w:val="34"/>
    <w:qFormat/>
    <w:rsid w:val="00931813"/>
    <w:pPr>
      <w:ind w:left="720"/>
      <w:contextualSpacing/>
    </w:pPr>
    <w:rPr>
      <w:rFonts w:eastAsiaTheme="minorEastAsia"/>
      <w:lang w:val="en-US" w:eastAsia="id-ID"/>
    </w:rPr>
  </w:style>
  <w:style w:type="table" w:styleId="TableGrid">
    <w:name w:val="Table Grid"/>
    <w:basedOn w:val="TableNormal"/>
    <w:uiPriority w:val="59"/>
    <w:rsid w:val="0019604C"/>
    <w:pPr>
      <w:spacing w:after="0" w:line="240" w:lineRule="auto"/>
    </w:pPr>
    <w:rPr>
      <w:rFonts w:eastAsiaTheme="minorEastAsia"/>
      <w:lang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B19C8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9534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5340"/>
  </w:style>
  <w:style w:type="paragraph" w:styleId="Footer">
    <w:name w:val="footer"/>
    <w:basedOn w:val="Normal"/>
    <w:link w:val="FooterChar"/>
    <w:uiPriority w:val="99"/>
    <w:unhideWhenUsed/>
    <w:rsid w:val="0049534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5340"/>
  </w:style>
  <w:style w:type="table" w:styleId="LightShading">
    <w:name w:val="Light Shading"/>
    <w:basedOn w:val="TableNormal"/>
    <w:uiPriority w:val="60"/>
    <w:rsid w:val="0080742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640D9F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F77D3F"/>
    <w:rPr>
      <w:rFonts w:ascii="Times New Roman" w:eastAsia="Times New Roman" w:hAnsi="Times New Roman" w:cs="Times New Roman"/>
      <w:b/>
      <w:sz w:val="24"/>
      <w:szCs w:val="24"/>
      <w:lang w:val="en-US" w:eastAsia="id-ID" w:bidi="en-US"/>
    </w:rPr>
  </w:style>
  <w:style w:type="character" w:customStyle="1" w:styleId="Heading3Char">
    <w:name w:val="Heading 3 Char"/>
    <w:basedOn w:val="DefaultParagraphFont"/>
    <w:link w:val="Heading3"/>
    <w:uiPriority w:val="9"/>
    <w:rsid w:val="006464B0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E5D4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rsid w:val="006464B0"/>
    <w:rPr>
      <w:rFonts w:ascii="Times New Roman" w:eastAsiaTheme="minorEastAsia" w:hAnsi="Times New Roman" w:cs="Times New Roman"/>
      <w:b/>
      <w:bCs/>
      <w:sz w:val="24"/>
      <w:szCs w:val="24"/>
      <w:lang w:val="en-US" w:eastAsia="id-ID"/>
    </w:rPr>
  </w:style>
  <w:style w:type="character" w:customStyle="1" w:styleId="Heading6Char">
    <w:name w:val="Heading 6 Char"/>
    <w:basedOn w:val="DefaultParagraphFont"/>
    <w:link w:val="Heading6"/>
    <w:uiPriority w:val="9"/>
    <w:rsid w:val="009365E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table" w:customStyle="1" w:styleId="TableGrid1">
    <w:name w:val="Table Grid1"/>
    <w:basedOn w:val="TableNormal"/>
    <w:next w:val="TableGrid"/>
    <w:uiPriority w:val="59"/>
    <w:rsid w:val="00B23AE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Body of text Char,List Paragraph1 Char,Colorful List - Accent 11 Char,Body of text+1 Char,Body of text+2 Char,Body of text+3 Char,List Paragraph11 Char,Body of textCxSp Char"/>
    <w:basedOn w:val="DefaultParagraphFont"/>
    <w:link w:val="ListParagraph"/>
    <w:uiPriority w:val="34"/>
    <w:locked/>
    <w:rsid w:val="00126214"/>
    <w:rPr>
      <w:rFonts w:eastAsiaTheme="minorEastAsia"/>
      <w:lang w:val="en-US" w:eastAsia="id-I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D7E25"/>
    <w:pPr>
      <w:keepNext/>
      <w:keepLines/>
      <w:spacing w:before="480" w:after="0" w:line="276" w:lineRule="auto"/>
      <w:jc w:val="left"/>
      <w:outlineLvl w:val="9"/>
    </w:pPr>
    <w:rPr>
      <w:rFonts w:asciiTheme="majorHAnsi" w:eastAsiaTheme="majorEastAsia" w:hAnsiTheme="majorHAnsi"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4D7E2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D7E25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D7E25"/>
    <w:pPr>
      <w:spacing w:after="100"/>
      <w:ind w:left="440"/>
    </w:pPr>
  </w:style>
  <w:style w:type="paragraph" w:styleId="BodyText">
    <w:name w:val="Body Text"/>
    <w:basedOn w:val="Normal"/>
    <w:link w:val="BodyTextChar"/>
    <w:uiPriority w:val="1"/>
    <w:qFormat/>
    <w:rsid w:val="006A0DE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ms"/>
    </w:rPr>
  </w:style>
  <w:style w:type="character" w:customStyle="1" w:styleId="BodyTextChar">
    <w:name w:val="Body Text Char"/>
    <w:basedOn w:val="DefaultParagraphFont"/>
    <w:link w:val="BodyText"/>
    <w:uiPriority w:val="1"/>
    <w:rsid w:val="006A0DE1"/>
    <w:rPr>
      <w:rFonts w:ascii="Times New Roman" w:eastAsia="Times New Roman" w:hAnsi="Times New Roman" w:cs="Times New Roman"/>
      <w:sz w:val="24"/>
      <w:szCs w:val="24"/>
      <w:lang w:val="ms"/>
    </w:rPr>
  </w:style>
  <w:style w:type="paragraph" w:styleId="NoSpacing">
    <w:name w:val="No Spacing"/>
    <w:uiPriority w:val="1"/>
    <w:qFormat/>
    <w:rsid w:val="00A7198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9794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8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http://repository.iainbengkulu.ac.id/2842/1/FULL%20SKRIPSI/.pdf" TargetMode="Externa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ADA7FB6-59E5-430B-9138-365425CD16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5</TotalTime>
  <Pages>2</Pages>
  <Words>415</Words>
  <Characters>236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HP</cp:lastModifiedBy>
  <cp:revision>18</cp:revision>
  <dcterms:created xsi:type="dcterms:W3CDTF">2021-06-30T02:08:00Z</dcterms:created>
  <dcterms:modified xsi:type="dcterms:W3CDTF">2021-09-11T07:29:00Z</dcterms:modified>
</cp:coreProperties>
</file>